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Coexisting and adapting: Feeding behaviour of juvenile pink and chum salmon in B.C.</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Chapter 2: From gauntlet to refuge: Juvenile pink and chum salmon dietary overlap</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2.1 Introduction</w:t>
      </w:r>
    </w:p>
    <w:p w:rsidR="00372150" w:rsidRPr="003C4653" w:rsidRDefault="00372150" w:rsidP="00372150">
      <w:pPr>
        <w:rPr>
          <w:rFonts w:eastAsia="Times New Roman" w:cstheme="minorHAnsi"/>
          <w:lang w:val="en-CA"/>
        </w:rPr>
      </w:pPr>
    </w:p>
    <w:p w:rsidR="00A91C85" w:rsidRDefault="00372150" w:rsidP="00372150">
      <w:pPr>
        <w:rPr>
          <w:rFonts w:eastAsia="Times New Roman" w:cstheme="minorHAnsi"/>
          <w:color w:val="000000"/>
          <w:lang w:val="en-CA"/>
        </w:rPr>
      </w:pPr>
      <w:r w:rsidRPr="003C4653">
        <w:rPr>
          <w:rFonts w:eastAsia="Times New Roman" w:cstheme="minorHAnsi"/>
          <w:color w:val="000000"/>
          <w:lang w:val="en-CA"/>
        </w:rPr>
        <w:tab/>
        <w:t>Pacific salmon are opportunistic foragers, shifting their diets according to the available prey fields, environmental conditions, and potential interspecific competition. Physical and biogeochemical properties of the ocean facilitate phytoplankton production, which stimulates zooplankton blooms, which then become prey for higher level predators. Availability of prey in the dynamic ocean environment can influence the trophic niches of predators such as salmon and occupying the same niche can lead to competitive exclusion. Two species that coexist can either occupy different niches and consume different prey or occupy the same niche, but one will have the advantage and drive the other into extinction.</w:t>
      </w:r>
    </w:p>
    <w:p w:rsidR="005B16D6" w:rsidRPr="003C4653" w:rsidRDefault="005B16D6"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Pink salmon remain planktivorous throughout their short life cycle and in higher abundance years have been shown to outcompete other species for zooplankton resources</w:t>
      </w:r>
      <w:r w:rsidR="005630F6">
        <w:rPr>
          <w:rFonts w:eastAsia="Times New Roman" w:cstheme="minorHAnsi"/>
          <w:color w:val="000000"/>
          <w:lang w:val="en-CA"/>
        </w:rPr>
        <w:t xml:space="preserve"> </w:t>
      </w:r>
      <w:r w:rsidR="00B010C1" w:rsidRPr="003C4653">
        <w:rPr>
          <w:rFonts w:eastAsia="Times New Roman" w:cstheme="minorHAnsi"/>
          <w:color w:val="000000"/>
          <w:lang w:val="en-CA"/>
        </w:rPr>
        <w:fldChar w:fldCharType="begin" w:fldLock="1"/>
      </w:r>
      <w:r w:rsidR="00B010C1" w:rsidRPr="003C4653">
        <w:rPr>
          <w:rFonts w:eastAsia="Times New Roman" w:cstheme="minorHAnsi"/>
          <w:color w:val="000000"/>
          <w:lang w:val="en-CA"/>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mendeley":{"formattedCitation":"(Ruggerone &amp; Nielsen, 2004)","plainTextFormattedCitation":"(Ruggerone &amp; Nielsen, 2004)","previouslyFormattedCitation":"(Ruggerone &amp; Nielsen, 2004)"},"properties":{"noteIndex":0},"schema":"https://github.com/citation-style-language/schema/raw/master/csl-citation.json"}</w:instrText>
      </w:r>
      <w:r w:rsidR="00B010C1" w:rsidRPr="003C4653">
        <w:rPr>
          <w:rFonts w:eastAsia="Times New Roman" w:cstheme="minorHAnsi"/>
          <w:color w:val="000000"/>
          <w:lang w:val="en-CA"/>
        </w:rPr>
        <w:fldChar w:fldCharType="separate"/>
      </w:r>
      <w:r w:rsidR="00B010C1" w:rsidRPr="003C4653">
        <w:rPr>
          <w:rFonts w:eastAsia="Times New Roman" w:cstheme="minorHAnsi"/>
          <w:noProof/>
          <w:color w:val="000000"/>
          <w:lang w:val="en-CA"/>
        </w:rPr>
        <w:t>(Ruggerone &amp; Nielsen, 2004)</w:t>
      </w:r>
      <w:r w:rsidR="00B010C1" w:rsidRPr="003C4653">
        <w:rPr>
          <w:rFonts w:eastAsia="Times New Roman" w:cstheme="minorHAnsi"/>
          <w:color w:val="000000"/>
          <w:lang w:val="en-CA"/>
        </w:rPr>
        <w:fldChar w:fldCharType="end"/>
      </w:r>
      <w:r w:rsidRPr="003C4653">
        <w:rPr>
          <w:rFonts w:eastAsia="Times New Roman" w:cstheme="minorHAnsi"/>
          <w:color w:val="000000"/>
          <w:lang w:val="en-CA"/>
        </w:rPr>
        <w:t>. Pink salmon have an obligate two-year life cycle, with genetically distinct odd-year and even- year broods, and in many areas one of the broods is more abundant than the other, creating biennial patterns of numerical dominance and absence, a natural treatment effect to study.</w:t>
      </w:r>
      <w:r w:rsidR="00B010C1" w:rsidRPr="003C4653">
        <w:rPr>
          <w:rFonts w:eastAsia="Times New Roman" w:cstheme="minorHAnsi"/>
          <w:lang w:val="en-CA"/>
        </w:rPr>
        <w:t xml:space="preserve"> </w:t>
      </w:r>
      <w:r w:rsidRPr="003C4653">
        <w:rPr>
          <w:rFonts w:eastAsia="Times New Roman" w:cstheme="minorHAnsi"/>
          <w:color w:val="000000"/>
          <w:lang w:val="en-CA"/>
        </w:rPr>
        <w:t xml:space="preserve">Research has shown pink salmon have negatively impacted the growth and survival of chum, sockeye, chinook and </w:t>
      </w:r>
      <w:proofErr w:type="spellStart"/>
      <w:r w:rsidRPr="003C4653">
        <w:rPr>
          <w:rFonts w:eastAsia="Times New Roman" w:cstheme="minorHAnsi"/>
          <w:color w:val="000000"/>
          <w:lang w:val="en-CA"/>
        </w:rPr>
        <w:t>coho</w:t>
      </w:r>
      <w:proofErr w:type="spellEnd"/>
      <w:r w:rsidRPr="003C4653">
        <w:rPr>
          <w:rFonts w:eastAsia="Times New Roman" w:cstheme="minorHAnsi"/>
          <w:color w:val="000000"/>
          <w:lang w:val="en-CA"/>
        </w:rPr>
        <w:t xml:space="preserve"> salmon, as well as planktivorous trout and sea birds.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Chum salmon, the Pacific salmon species with the highest biomass, can be either planktivorous or piscivorous, but have also been shown to prey shift to gelatinous items. Consumption of gelatinous prey has been found in chum diet studies in different regions of the Pacific Ocean and in different life stages, reflecting a common strategy of the species. Juvenile chum are considerably flexible and adaptive salmon species, not only in prey choice but in life history as well, varying the amount of time they spend growing in the ocean. Since there are such large amounts of chum salmon released from hatcheries in the Pacific, their ecology, survival and interactions with other species requires further scientific inquiry.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Juvenile Pacific salmon foraging trends and interspecific competition during early marine migration can impact their survival to adulthood but is still not yet well understood. In order to survive the first ocean winter, juvenile salmon must achieve sufficient growth to reach a critical size to better catch food, avoid predators and survive periods of starvation. Prey quality and quantity mediates salmon growth and therefore growth and survival are closely coupled to the environmental conditions </w:t>
      </w:r>
      <w:r w:rsidR="00B010C1" w:rsidRPr="003C4653">
        <w:rPr>
          <w:rFonts w:eastAsia="Times New Roman" w:cstheme="minorHAnsi"/>
          <w:color w:val="000000"/>
          <w:lang w:val="en-CA"/>
        </w:rPr>
        <w:t xml:space="preserve">that </w:t>
      </w:r>
      <w:r w:rsidRPr="003C4653">
        <w:rPr>
          <w:rFonts w:eastAsia="Times New Roman" w:cstheme="minorHAnsi"/>
          <w:color w:val="000000"/>
          <w:lang w:val="en-CA"/>
        </w:rPr>
        <w:t xml:space="preserve">salmon experience during the outmigration. </w:t>
      </w:r>
      <w:r w:rsidRPr="003C4653">
        <w:rPr>
          <w:rFonts w:eastAsia="Times New Roman" w:cstheme="minorHAnsi"/>
          <w:color w:val="000000"/>
          <w:lang w:val="en-CA"/>
        </w:rPr>
        <w:lastRenderedPageBreak/>
        <w:t>Competition between salmon species for prey resources further compound effects of food limitation during the early phase and competitive interactions also likely shift with condition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The majority of juvenile salmon in southern British Columbia migrate northward through the Strait of Georgia pathway, where they encounter diverse coastal conditions. First, the Discovery Islands is an archipelago with complex oceanographic conditions and multiple routes for migrating salmon, which has been shown to affect early marine survival. The next leg of the migration is the Johnstone Strait, hypothesized to be a “trophic gauntlet” salmon have to endure before entering improved conditions in the Queen Charlotte Strait.</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The conditions salmon encounter in this region of B.C. will likely be comparable to environments they will continue to migrate through, along the coast into the Gulf of Alaska. Coastal ocean conditions can vary from high freshwater inputs to purely oceanic, sheltered inlets to exposed areas, rocky shores to eelgrass habitats and high to low productivity levels. Therefore, not only does the Discovery Islands and Johnstone Strait region represent an important section of the salmon migration route, but is a microcosm of coastal conditions, transitioning from warm, fresh, stratified channels to a cold, saline, well-mixed, deep strait.</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The purpose of this study is to classify the trophic niches that juvenile pink and chum salmon occupy, determine overlap and how niche and overlap change with feeding intensity. How does juvenile pink and chum salmon dietary overlap vary across coastal regions with unique zooplankton communities and what are main prey types for each salmon species? Does dietary overlap between species increase or decrease in relation to foraging intensity? Analyzing the Discovery Islands and Johnstone Strait regions as a case study, this research will dive into the relationships between pink and chum salmon, their prey and environment.</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2.2 Method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In an effort to understand the early marine phase of Pacific salmon, the Hakai Institute, UBC and Salmon Coast Field Station partnered up and created a field program. Since 2015, every field season </w:t>
      </w:r>
      <w:proofErr w:type="gramStart"/>
      <w:r w:rsidRPr="003C4653">
        <w:rPr>
          <w:rFonts w:eastAsia="Times New Roman" w:cstheme="minorHAnsi"/>
          <w:color w:val="000000"/>
          <w:lang w:val="en-CA"/>
        </w:rPr>
        <w:t>researchers</w:t>
      </w:r>
      <w:proofErr w:type="gramEnd"/>
      <w:r w:rsidRPr="003C4653">
        <w:rPr>
          <w:rFonts w:eastAsia="Times New Roman" w:cstheme="minorHAnsi"/>
          <w:color w:val="000000"/>
          <w:lang w:val="en-CA"/>
        </w:rPr>
        <w:t xml:space="preserve"> head out on oceanographic surveys, starting in May, to capture </w:t>
      </w:r>
      <w:proofErr w:type="spellStart"/>
      <w:r w:rsidRPr="003C4653">
        <w:rPr>
          <w:rFonts w:eastAsia="Times New Roman" w:cstheme="minorHAnsi"/>
          <w:color w:val="000000"/>
          <w:lang w:val="en-CA"/>
        </w:rPr>
        <w:t>outmigrating</w:t>
      </w:r>
      <w:proofErr w:type="spellEnd"/>
      <w:r w:rsidRPr="003C4653">
        <w:rPr>
          <w:rFonts w:eastAsia="Times New Roman" w:cstheme="minorHAnsi"/>
          <w:color w:val="000000"/>
          <w:lang w:val="en-CA"/>
        </w:rPr>
        <w:t xml:space="preserve"> salmon species, zooplankton samples and oceanographic data. First, a visual survey of salmon surface activity is performed, before setting the purse seine net on a targeted school of fish, where up to 30 sockeye, 10 pink and 10 chum salmon are collected. In 2015 and 2016, zooplankton were gathered with horizontal surface tows and preserved in 95% ethanol, before oceanographic surveys were done, collecting YSI and CTD information.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Back at the lab, researchers processed zooplankton samples and dissected juvenile salmon for various samples, the salmon stomachs removed and preserved in 95% ethanol. The zooplankton samples were poured over sieves to be size fractionated and then weighed before they were split into a subsample, to be identified to species, counted and measured. The salmon stomachs required more steps for processing, removing ethanol and soaking for 30 minutes in water to reduce brittleness of sample, before dissecting the stomach open. After the food contents were removed, the entire bolus was weighed, placed on a petri dish with water added, to rearrange the prey items by species, size, life stage and digestive state. For each prey group, minimum and maximum lengths were measured with an ocular micrometer, individuals were counted, and the group was weighed to a ten of a </w:t>
      </w:r>
      <w:proofErr w:type="gramStart"/>
      <w:r w:rsidRPr="003C4653">
        <w:rPr>
          <w:rFonts w:eastAsia="Times New Roman" w:cstheme="minorHAnsi"/>
          <w:color w:val="000000"/>
          <w:lang w:val="en-CA"/>
        </w:rPr>
        <w:t>milligram</w:t>
      </w:r>
      <w:proofErr w:type="gramEnd"/>
      <w:r w:rsidRPr="003C4653">
        <w:rPr>
          <w:rFonts w:eastAsia="Times New Roman" w:cstheme="minorHAnsi"/>
          <w:color w:val="000000"/>
          <w:lang w:val="en-CA"/>
        </w:rPr>
        <w:t>. Subsamples of ¼ were analyzed if there were more than 800 individuals within one stomach. Data were recorded in a notebook and entered into an excel sheet for subsequent analyse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Preparing the data for analysis included combining rare taxonomic prey categories (occurs in less than three stomachs) into higher level groupings and ignoring “digested food.” The dataset was then transformed from long to wide format, relative prey biomass for each stomach was calculated and then arcsine square root transformed for multivariate analysis. </w:t>
      </w: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 Bray-Curtis dissimilarity matrix was created from transformed data, for the analysis of similarity (ANOSIM), similarity percentage (SIMPER), non-metric multidimensional scaling (NMDS) and agglomerative hierarchical cluster (AHC) analyses, to find trends in the data.</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In addition to the multivariate statistics, various indices were calculated from the raw diet data, including frequency of occurrence of prey for each site and each species, which is the number of stomachs with that certain prey item, divided by the total number of stomachs.</w:t>
      </w: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 xml:space="preserve">Gut fullness indices were also calculated from the food content weight divided by the weight of the fish, multiplied by 100 to express as percent body weight, a proxy for feeding intensity. </w:t>
      </w:r>
      <w:proofErr w:type="spellStart"/>
      <w:r w:rsidRPr="003C4653">
        <w:rPr>
          <w:rFonts w:eastAsia="Times New Roman" w:cstheme="minorHAnsi"/>
          <w:color w:val="000000"/>
          <w:lang w:val="en-CA"/>
        </w:rPr>
        <w:t>Schoener’s</w:t>
      </w:r>
      <w:proofErr w:type="spellEnd"/>
      <w:r w:rsidRPr="003C4653">
        <w:rPr>
          <w:rFonts w:eastAsia="Times New Roman" w:cstheme="minorHAnsi"/>
          <w:color w:val="000000"/>
          <w:lang w:val="en-CA"/>
        </w:rPr>
        <w:t xml:space="preserve"> overlap index was calculated for each site, where relative biomass of prey for each species is compared, and the minimum values for each prey group are then summed. </w:t>
      </w:r>
      <w:proofErr w:type="spellStart"/>
      <w:r w:rsidRPr="003C4653">
        <w:rPr>
          <w:rFonts w:eastAsia="Times New Roman" w:cstheme="minorHAnsi"/>
          <w:color w:val="000000"/>
          <w:lang w:val="en-CA"/>
        </w:rPr>
        <w:t>Shoener’s</w:t>
      </w:r>
      <w:proofErr w:type="spellEnd"/>
      <w:r w:rsidRPr="003C4653">
        <w:rPr>
          <w:rFonts w:eastAsia="Times New Roman" w:cstheme="minorHAnsi"/>
          <w:color w:val="000000"/>
          <w:lang w:val="en-CA"/>
        </w:rPr>
        <w:t xml:space="preserve"> index is expressed as a percentage and overlap values over 60% are meaningful. Note, the few empty stomachs (those with no identifiable prey) in this study were excluded from all the multivariate </w:t>
      </w:r>
      <w:proofErr w:type="gramStart"/>
      <w:r w:rsidRPr="003C4653">
        <w:rPr>
          <w:rFonts w:eastAsia="Times New Roman" w:cstheme="minorHAnsi"/>
          <w:color w:val="000000"/>
          <w:lang w:val="en-CA"/>
        </w:rPr>
        <w:t>analyses, but</w:t>
      </w:r>
      <w:proofErr w:type="gramEnd"/>
      <w:r w:rsidRPr="003C4653">
        <w:rPr>
          <w:rFonts w:eastAsia="Times New Roman" w:cstheme="minorHAnsi"/>
          <w:color w:val="000000"/>
          <w:lang w:val="en-CA"/>
        </w:rPr>
        <w:t xml:space="preserve"> were included in the calculation of the above indice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2.3 Result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The environment of Discovery Islands is characterized as warmer and fresher and Johnstone Strait is more oceanic in nature, and different zooplankton occur in each region. D07 has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C, at D09 it shifts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 xml:space="preserve">C. The zooplankton biomass throughout this area is mostly composed of small zooplankton, in the 250 </w:t>
      </w:r>
      <w:proofErr w:type="spellStart"/>
      <w:r w:rsidRPr="003C4653">
        <w:rPr>
          <w:rFonts w:eastAsia="Times New Roman" w:cstheme="minorHAnsi"/>
          <w:color w:val="000000"/>
          <w:lang w:val="en-CA"/>
        </w:rPr>
        <w:t>μm</w:t>
      </w:r>
      <w:proofErr w:type="spellEnd"/>
      <w:r w:rsidRPr="003C4653">
        <w:rPr>
          <w:rFonts w:eastAsia="Times New Roman" w:cstheme="minorHAnsi"/>
          <w:color w:val="000000"/>
          <w:lang w:val="en-CA"/>
        </w:rPr>
        <w:t xml:space="preserve"> size fraction, mainly calanoid and cyclopoid copepods and the ‘other’ prey types.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Juvenile chum salmon diets shift from </w:t>
      </w:r>
      <w:proofErr w:type="spellStart"/>
      <w:r w:rsidRPr="003C4653">
        <w:rPr>
          <w:rFonts w:eastAsia="Times New Roman" w:cstheme="minorHAnsi"/>
          <w:i/>
          <w:iCs/>
          <w:color w:val="000000"/>
          <w:lang w:val="en-CA"/>
        </w:rPr>
        <w:t>Oikopleura</w:t>
      </w:r>
      <w:proofErr w:type="spellEnd"/>
      <w:r w:rsidRPr="003C4653">
        <w:rPr>
          <w:rFonts w:eastAsia="Times New Roman" w:cstheme="minorHAnsi"/>
          <w:color w:val="000000"/>
          <w:lang w:val="en-CA"/>
        </w:rPr>
        <w:t xml:space="preserve"> in Discovery Islands to gelatinous then euphausiids in Johnstone Strait, whereas pink salmon prey on copepods along the way. In addition to active selection for large (&gt;2 mm) calanoid copepods, pink salmon also fed upon decapod larvae, and nearshore animals such as insects and harpacticoid copepods. Discovery Islands can be characterized as </w:t>
      </w:r>
      <w:proofErr w:type="spellStart"/>
      <w:r w:rsidRPr="003C4653">
        <w:rPr>
          <w:rFonts w:eastAsia="Times New Roman" w:cstheme="minorHAnsi"/>
          <w:i/>
          <w:iCs/>
          <w:color w:val="000000"/>
          <w:lang w:val="en-CA"/>
        </w:rPr>
        <w:t>Oikopleura</w:t>
      </w:r>
      <w:proofErr w:type="spellEnd"/>
      <w:r w:rsidRPr="003C4653">
        <w:rPr>
          <w:rFonts w:eastAsia="Times New Roman" w:cstheme="minorHAnsi"/>
          <w:color w:val="000000"/>
          <w:lang w:val="en-CA"/>
        </w:rPr>
        <w:t xml:space="preserve"> dominant for chum salmon, with pink salmon also consuming </w:t>
      </w:r>
      <w:proofErr w:type="spellStart"/>
      <w:r w:rsidRPr="003C4653">
        <w:rPr>
          <w:rFonts w:eastAsia="Times New Roman" w:cstheme="minorHAnsi"/>
          <w:i/>
          <w:iCs/>
          <w:color w:val="000000"/>
          <w:lang w:val="en-CA"/>
        </w:rPr>
        <w:t>Oikopleura</w:t>
      </w:r>
      <w:proofErr w:type="spellEnd"/>
      <w:r w:rsidRPr="003C4653">
        <w:rPr>
          <w:rFonts w:eastAsia="Times New Roman" w:cstheme="minorHAnsi"/>
          <w:color w:val="000000"/>
          <w:lang w:val="en-CA"/>
        </w:rPr>
        <w:t xml:space="preserve"> but in much lower amounts, mostly eating crustaceans. At the first Johnstone Strait site J06, chum salmon shift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is a complete diet shift at the last Johnstone Strait site J02, where both of the salmon species consume calanoids, chaetognaths and euphausiid prey, but in different proportions. Therefore, calanoids are important prey for pink salmon and chum salmon consume larger prey, either gelatinous zooplankton at most sites or euphausiids and chaetognaths at J02.</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Feeding intensity was consistently low throughout this area of the salmon migration route, with the exception of incredibly full stomachs at the last site, Queen Charlotte Strait. Gut fullness indices were consistently below 1% body weight throughout the first four sites, </w:t>
      </w: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t mid-Johnstone Strait site J08, the gut fullness increases to around 1% body weight, which is still relatively low, compared to the around 5% body weight feeding intensity at site J02. Empty stomachs were found throughout the Discovery Islands and the first Johnstone Strait site, D07 had 2 empty pink salmon stomachs and D09 had 3 empty chum salmon stomachs. Further, 3 empty chum salmon stomachs were found at D11 and finally, 4 empty pink salmon stomachs from J06, giving a total of 12 empty stomachs in this study (n = 6 pink, 6 chum).</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Dietary overlap between pink and chum salmon was relatively low and consistent in the Discovery Islands and shifted in Johnstone Strait from low to high species diet similarity.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w:t>
      </w:r>
      <w:proofErr w:type="spellStart"/>
      <w:r w:rsidRPr="003C4653">
        <w:rPr>
          <w:rFonts w:eastAsia="Times New Roman" w:cstheme="minorHAnsi"/>
          <w:color w:val="000000"/>
          <w:lang w:val="en-CA"/>
        </w:rPr>
        <w:t>Schoener</w:t>
      </w:r>
      <w:proofErr w:type="spellEnd"/>
      <w:r w:rsidRPr="003C4653">
        <w:rPr>
          <w:rFonts w:eastAsia="Times New Roman" w:cstheme="minorHAnsi"/>
          <w:color w:val="000000"/>
          <w:lang w:val="en-CA"/>
        </w:rPr>
        <w:t xml:space="preserve"> overlap index shows consistently low diet overlap between salmon species throughout this section of the migration route and one site of substantial similarity.</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Overall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 A cluster analysis (appendix?) also displayed this same trend, where the two regions were separated into main clusters and Johnstone Strait was subdivided by both site and species. </w:t>
      </w: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 values.</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2.4 Discussion</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Juvenile pink and chum salmon have similar diets when feeding intensity is high but utilize different foraging strategies when feeding is low, dividing resources by trophic niche. Throughout most of the study sites, chum salmon filled the gelatinous prey niche and pink salmon were found foraging on nearshore insects, harpacticoids, caprellids and gammarids. The reliance on these niche strategies shifted with the foraging intensity, since at the Queen Charlotte Strait site with ~5% body weight stomach fullness, both species fed very similarly. Therefore, salmon will consume higher quality prey such as euphausiids and large calanoids when available and will otherwise divide up the resource space to limit potential competition.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 xml:space="preserve">The first two sites of Discovery Islands seem to have semi-decent feeding conditions, with decapod larvae prey present at D07 and around 0.5% body weight stomach fullness at D09. The next two sites in the migration is the mid-way point, the transition between the regions, and D11 had more empty chum salmon stomachs and lower amounts of </w:t>
      </w:r>
      <w:proofErr w:type="spellStart"/>
      <w:r w:rsidRPr="003C4653">
        <w:rPr>
          <w:rFonts w:eastAsia="Times New Roman" w:cstheme="minorHAnsi"/>
          <w:i/>
          <w:iCs/>
          <w:color w:val="000000"/>
          <w:lang w:val="en-CA"/>
        </w:rPr>
        <w:t>Oikopleura</w:t>
      </w:r>
      <w:proofErr w:type="spellEnd"/>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Thus, salmon species feeding strategies will either be beneficial or detrimental depending on prey availability, and how these relationships could shift over time requires further research.</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While Discovery Islands has more of an environmental gradient, Johnstone Strait is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that are literally bursting full of diverse calanoids, euphausiids and chaetognaths. This region therefore shows the relationship between diet similarity and foraging intensity, and how as conditions improve, species can begin to safely occupy the same trophic niche.</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 xml:space="preserve">In other areas with similar coastal conditions, pink salmon have been found to utilize nearshore foraging on small crustaceans and chum salmon often prey switch to gelatinous. Previous studies have shown harpacticoid copepods as a prey for both species, and calanoid copepods are another important component of pink and chum salmon </w:t>
      </w:r>
      <w:proofErr w:type="gramStart"/>
      <w:r w:rsidRPr="003C4653">
        <w:rPr>
          <w:rFonts w:eastAsia="Times New Roman" w:cstheme="minorHAnsi"/>
          <w:color w:val="000000"/>
          <w:lang w:val="en-CA"/>
        </w:rPr>
        <w:t>diets</w:t>
      </w:r>
      <w:proofErr w:type="gramEnd"/>
      <w:r w:rsidRPr="003C4653">
        <w:rPr>
          <w:rFonts w:eastAsia="Times New Roman" w:cstheme="minorHAnsi"/>
          <w:color w:val="000000"/>
          <w:lang w:val="en-CA"/>
        </w:rPr>
        <w:t xml:space="preserve">. Recently, a study on sockeye salmon diets in this same area found </w:t>
      </w:r>
      <w:proofErr w:type="spellStart"/>
      <w:r w:rsidRPr="003C4653">
        <w:rPr>
          <w:rFonts w:eastAsia="Times New Roman" w:cstheme="minorHAnsi"/>
          <w:i/>
          <w:iCs/>
          <w:color w:val="000000"/>
          <w:lang w:val="en-CA"/>
        </w:rPr>
        <w:t>Oikopleura</w:t>
      </w:r>
      <w:proofErr w:type="spellEnd"/>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 Other research that investigates dietary overlap of multiple species of salmon have found pink salmon to be most similar to either sockeye or chum salmon in their choices of prey.</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While this research study focused on a snapshot of juvenile salmon feeding in June 2016 in this area, trends can’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b/>
          <w:bCs/>
          <w:color w:val="000000"/>
          <w:lang w:val="en-CA"/>
        </w:rPr>
        <w:t>2.5 Conclusion</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In conclusion, j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 pink salmon focusing efforts in nearshore environments and chum salmon shift to gelatinous. </w:t>
      </w:r>
    </w:p>
    <w:p w:rsidR="00372150" w:rsidRPr="003C4653" w:rsidRDefault="00372150" w:rsidP="00372150">
      <w:pPr>
        <w:rPr>
          <w:rFonts w:eastAsia="Times New Roman" w:cstheme="minorHAnsi"/>
          <w:lang w:val="en-CA"/>
        </w:rPr>
      </w:pPr>
    </w:p>
    <w:p w:rsidR="00372150" w:rsidRPr="003C4653" w:rsidRDefault="00372150" w:rsidP="00372150">
      <w:pPr>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pecies occupy distinct trophic niches from one another, and this relationship shifts across the migration route relative to the foraging intensity of salmon and environmental conditions.</w:t>
      </w:r>
    </w:p>
    <w:p w:rsidR="00372150" w:rsidRPr="003C4653" w:rsidRDefault="00372150" w:rsidP="00372150">
      <w:pPr>
        <w:rPr>
          <w:rFonts w:eastAsia="Times New Roman" w:cstheme="minorHAnsi"/>
          <w:lang w:val="en-CA"/>
        </w:rPr>
      </w:pPr>
    </w:p>
    <w:p w:rsidR="00A43ACF" w:rsidRPr="003C4653" w:rsidRDefault="00372150">
      <w:pPr>
        <w:rPr>
          <w:rFonts w:eastAsia="Times New Roman" w:cstheme="minorHAnsi"/>
          <w:color w:val="000000"/>
          <w:lang w:val="en-CA"/>
        </w:rPr>
      </w:pPr>
      <w:r w:rsidRPr="003C4653">
        <w:rPr>
          <w:rFonts w:eastAsia="Times New Roman" w:cstheme="minorHAnsi"/>
          <w:color w:val="000000"/>
          <w:lang w:val="en-CA"/>
        </w:rPr>
        <w:tab/>
        <w:t xml:space="preserve">Therefore, juvenile pink and chum salmon interactions are an important component of coastal ecosystem dynamics, which can impact salmon early marine growth and survival. </w:t>
      </w:r>
      <w:proofErr w:type="spellStart"/>
      <w:r w:rsidRPr="003C4653">
        <w:rPr>
          <w:rFonts w:eastAsia="Times New Roman" w:cstheme="minorHAnsi"/>
          <w:color w:val="000000"/>
          <w:lang w:val="en-CA"/>
        </w:rPr>
        <w:t>Outmigrating</w:t>
      </w:r>
      <w:proofErr w:type="spellEnd"/>
      <w:r w:rsidRPr="003C4653">
        <w:rPr>
          <w:rFonts w:eastAsia="Times New Roman" w:cstheme="minorHAnsi"/>
          <w:color w:val="000000"/>
          <w:lang w:val="en-CA"/>
        </w:rPr>
        <w:t xml:space="preserve"> salmon have to adapt to shifting prey fields and other competitors for those resources, and in some areas one feeding strategy will benefit one species over the other. This study illustrates the importance of research on the interspecies competitive interactions, such as pink and chum salmon in high and low foraging opportunities to understand survival. Early marine growth of salmon is influenced by prey quality and quantity, a constant struggle.</w:t>
      </w:r>
    </w:p>
    <w:p w:rsidR="00B010C1" w:rsidRPr="003C4653" w:rsidRDefault="00B010C1">
      <w:pPr>
        <w:rPr>
          <w:rFonts w:eastAsia="Times New Roman" w:cstheme="minorHAnsi"/>
          <w:color w:val="000000"/>
          <w:lang w:val="en-CA"/>
        </w:rPr>
      </w:pPr>
    </w:p>
    <w:p w:rsidR="00B010C1" w:rsidRPr="003C4653" w:rsidRDefault="00B010C1">
      <w:pPr>
        <w:rPr>
          <w:rFonts w:eastAsia="Times New Roman" w:cstheme="minorHAnsi"/>
          <w:b/>
          <w:bCs/>
          <w:color w:val="000000"/>
          <w:lang w:val="en-CA"/>
        </w:rPr>
      </w:pPr>
      <w:r w:rsidRPr="003C4653">
        <w:rPr>
          <w:rFonts w:eastAsia="Times New Roman" w:cstheme="minorHAnsi"/>
          <w:b/>
          <w:bCs/>
          <w:color w:val="000000"/>
          <w:lang w:val="en-CA"/>
        </w:rPr>
        <w:t>References</w:t>
      </w:r>
    </w:p>
    <w:p w:rsidR="00B010C1" w:rsidRPr="003C4653" w:rsidRDefault="00B010C1">
      <w:pPr>
        <w:rPr>
          <w:rFonts w:eastAsia="Times New Roman" w:cstheme="minorHAnsi"/>
          <w:color w:val="000000"/>
          <w:lang w:val="en-CA"/>
        </w:rPr>
      </w:pPr>
    </w:p>
    <w:p w:rsidR="00B010C1" w:rsidRPr="003C4653" w:rsidRDefault="00B010C1" w:rsidP="00B010C1">
      <w:pPr>
        <w:widowControl w:val="0"/>
        <w:autoSpaceDE w:val="0"/>
        <w:autoSpaceDN w:val="0"/>
        <w:adjustRightInd w:val="0"/>
        <w:ind w:left="480" w:hanging="480"/>
        <w:rPr>
          <w:rFonts w:cstheme="minorHAnsi"/>
          <w:noProof/>
        </w:rPr>
      </w:pPr>
      <w:r w:rsidRPr="003C4653">
        <w:rPr>
          <w:rFonts w:eastAsia="Times New Roman" w:cstheme="minorHAnsi"/>
          <w:lang w:val="en-CA"/>
        </w:rPr>
        <w:fldChar w:fldCharType="begin" w:fldLock="1"/>
      </w:r>
      <w:r w:rsidRPr="003C4653">
        <w:rPr>
          <w:rFonts w:eastAsia="Times New Roman" w:cstheme="minorHAnsi"/>
          <w:lang w:val="en-CA"/>
        </w:rPr>
        <w:instrText xml:space="preserve">ADDIN Mendeley Bibliography CSL_BIBLIOGRAPHY </w:instrText>
      </w:r>
      <w:r w:rsidRPr="003C4653">
        <w:rPr>
          <w:rFonts w:eastAsia="Times New Roman" w:cstheme="minorHAnsi"/>
          <w:lang w:val="en-CA"/>
        </w:rPr>
        <w:fldChar w:fldCharType="separate"/>
      </w:r>
      <w:r w:rsidRPr="003C4653">
        <w:rPr>
          <w:rFonts w:cstheme="minorHAnsi"/>
          <w:noProof/>
        </w:rPr>
        <w:t xml:space="preserve">Ruggerone, G. T., &amp; Nielsen, J. L. (2004). Evidence for competitive dominance of Pink salmon (Oncorhynchus gorbuscha) over other Salmonids in the North Pacific Ocean. </w:t>
      </w:r>
      <w:r w:rsidRPr="003C4653">
        <w:rPr>
          <w:rFonts w:cstheme="minorHAnsi"/>
          <w:i/>
          <w:iCs/>
          <w:noProof/>
        </w:rPr>
        <w:t>Reviews in Fish Biology and Fisheries</w:t>
      </w:r>
      <w:r w:rsidRPr="003C4653">
        <w:rPr>
          <w:rFonts w:cstheme="minorHAnsi"/>
          <w:noProof/>
        </w:rPr>
        <w:t xml:space="preserve">, </w:t>
      </w:r>
      <w:r w:rsidRPr="003C4653">
        <w:rPr>
          <w:rFonts w:cstheme="minorHAnsi"/>
          <w:i/>
          <w:iCs/>
          <w:noProof/>
        </w:rPr>
        <w:t>14</w:t>
      </w:r>
      <w:r w:rsidRPr="003C4653">
        <w:rPr>
          <w:rFonts w:cstheme="minorHAnsi"/>
          <w:noProof/>
        </w:rPr>
        <w:t>(3), 371–390. https://doi.org/10.1007/s11160-004-6927-0</w:t>
      </w:r>
    </w:p>
    <w:p w:rsidR="00B010C1" w:rsidRPr="003C4653" w:rsidRDefault="00B010C1">
      <w:pPr>
        <w:rPr>
          <w:rFonts w:eastAsia="Times New Roman" w:cstheme="minorHAnsi"/>
          <w:lang w:val="en-CA"/>
        </w:rPr>
      </w:pPr>
      <w:r w:rsidRPr="003C4653">
        <w:rPr>
          <w:rFonts w:eastAsia="Times New Roman" w:cstheme="minorHAnsi"/>
          <w:lang w:val="en-CA"/>
        </w:rPr>
        <w:fldChar w:fldCharType="end"/>
      </w:r>
    </w:p>
    <w:sectPr w:rsidR="00B010C1" w:rsidRPr="003C4653" w:rsidSect="003721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2150"/>
    <w:rsid w:val="000023F5"/>
    <w:rsid w:val="000C742C"/>
    <w:rsid w:val="003616B8"/>
    <w:rsid w:val="00372150"/>
    <w:rsid w:val="003C4653"/>
    <w:rsid w:val="003F2446"/>
    <w:rsid w:val="005630F6"/>
    <w:rsid w:val="005B16D6"/>
    <w:rsid w:val="00A43ACF"/>
    <w:rsid w:val="00A91C85"/>
    <w:rsid w:val="00A94526"/>
    <w:rsid w:val="00B010C1"/>
    <w:rsid w:val="00CE1947"/>
    <w:rsid w:val="00D91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E1C07"/>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3C8BB-E1B4-204A-85FF-B5A26E6C2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6</Pages>
  <Words>3371</Words>
  <Characters>1921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4</cp:revision>
  <dcterms:created xsi:type="dcterms:W3CDTF">2020-04-10T16:36:00Z</dcterms:created>
  <dcterms:modified xsi:type="dcterms:W3CDTF">2020-04-1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